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Hannah M. Carroll</w:t>
      </w:r>
      <w:r>
        <w:rPr>
          <w:vertAlign w:val="superscript"/>
        </w:rPr>
        <w:t>a</w:t>
      </w:r>
      <w:r>
        <w:t>, Derek D. Houston</w:t>
      </w:r>
      <w:r>
        <w:rPr>
          <w:vertAlign w:val="superscript"/>
        </w:rPr>
        <w:t>b</w:t>
      </w:r>
      <w:r>
        <w:t>, Suzanne Ankerstjerne</w:t>
      </w:r>
      <w:r>
        <w:rPr>
          <w:vertAlign w:val="superscript"/>
        </w:rPr>
        <w:t>c</w:t>
      </w:r>
      <w:r>
        <w:t>, and Alan D. Wanamaker, Jr.</w:t>
      </w:r>
      <w:r>
        <w:rPr>
          <w:vertAlign w:val="superscript"/>
        </w:rPr>
        <w:t>c</w:t>
      </w:r>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69667167"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w:t>
      </w:r>
      <w:bookmarkStart w:id="0" w:name="_GoBack"/>
      <w:bookmarkEnd w:id="0"/>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permil;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Rstd)/Rstd)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planktivores),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 xml:space="preserve">proximat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classify aquatic organisms to biological order (e.g., Amphipoda, Annelida, Ephemeroptera, Plecoptera) or family (e.g., Chironomidae,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permil,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Plecoptera, Ephemeroptera, Chironomida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383E1FB5" w:rsidR="004E5FF1" w:rsidRDefault="00E6237F">
      <w:r>
        <w:t xml:space="preserve">Samples were placed into labelled glass Petri dishes according to biological classification/presumed trophic level. Students </w:t>
      </w:r>
      <w:r w:rsidR="00577D3F">
        <w:t xml:space="preserve">donned </w:t>
      </w:r>
      <w:r>
        <w:t xml:space="preserve">gloves and safety goggles, then transferred Petri dishes containing samples to a fume hood where they were repeatedly washed with a 2:1 chloroform:methanol solution, taking care to keep track of sample IDs during the process (SLO4). </w:t>
      </w:r>
    </w:p>
    <w:p w14:paraId="00000042" w14:textId="369D101B" w:rsidR="004E5FF1" w:rsidRDefault="00E6237F">
      <w:r>
        <w:tab/>
        <w:t xml:space="preserve">The washing procedure was as follows: (1) Students transferred 10 mL of the 2:1 chloroform:methanol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r>
        <w:t>C ) and nitrogen (δ</w:t>
      </w:r>
      <w:r>
        <w:rPr>
          <w:vertAlign w:val="superscript"/>
        </w:rPr>
        <w:t>15</w:t>
      </w:r>
      <w:r>
        <w:t>N ) stable isotopes analyses were conducted on a Costech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Corrections were made using a regression method, and results reported in permil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1" w:name="_heading=h.gjdgxs" w:colFirst="0" w:colLast="0"/>
      <w:bookmarkEnd w:id="1"/>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and mgcv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dplyr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simmr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 xml:space="preserve">The student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subsetting data frames and matrices, conversion of data frame objects to matrices or vectors, building a simmr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 xml:space="preserve">C </w:t>
      </w:r>
      <w:r>
        <w:lastRenderedPageBreak/>
        <w:t>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0EB86AB5" w:rsidR="00942430" w:rsidRDefault="00E6237F">
      <w:r>
        <w:t xml:space="preserve">Students following a well-annotated R notebook tutorial </w:t>
      </w:r>
      <w:r w:rsidR="00E76A39">
        <w:t xml:space="preserve">(Supplemental File </w:t>
      </w:r>
      <w:r w:rsidR="00984EF1">
        <w:t>3</w:t>
      </w:r>
      <w:r w:rsidR="00E76A39">
        <w:t xml:space="preserve">)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 xml:space="preserve">on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380CA182"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xml:space="preserve">; Supplemental File </w:t>
      </w:r>
      <w:r w:rsidR="000417FB">
        <w:t>4</w:t>
      </w:r>
      <w:sdt>
        <w:sdtPr>
          <w:tag w:val="goog_rdk_4"/>
          <w:id w:val="-131484074"/>
        </w:sdtPr>
        <w:sdtEnd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r w:rsidR="00CF198F" w:rsidRPr="00B56EAE">
        <w:rPr>
          <w:noProof/>
        </w:rPr>
        <w:t>Körner et al. 1988</w:t>
      </w:r>
      <w:r w:rsidR="00CF198F">
        <w:rPr>
          <w:noProof/>
        </w:rPr>
        <w:t>)</w:t>
      </w:r>
      <w:r>
        <w:t xml:space="preserve">. This is due not only to the effects of lower growing season </w:t>
      </w:r>
      <w:r>
        <w:lastRenderedPageBreak/>
        <w:t>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plus a few permil</w:t>
      </w:r>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w:t>
      </w:r>
      <w:r w:rsidR="00447565">
        <w:lastRenderedPageBreak/>
        <w:t xml:space="preserve">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68DA1D32"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Katula and Threnhauser 1999; Kolb and Kolb 2005). Moreover, the exercise raised the students’ ecological consciousness, which may translate into improved societal</w:t>
      </w:r>
      <w:r w:rsidR="007B7477">
        <w:t>,</w:t>
      </w:r>
      <w:r>
        <w:t xml:space="preserve"> ecological</w:t>
      </w:r>
      <w:r w:rsidR="007B7477">
        <w:t>,</w:t>
      </w:r>
      <w:r>
        <w:t xml:space="preserve">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8AF410" w:rsidR="004E5FF1" w:rsidRDefault="00F946CC">
      <w:r>
        <w:tab/>
        <w:t xml:space="preserve">Instructors interested in conducting similar activities in their own courses can view necessary supplies and costs (Supplemental File </w:t>
      </w:r>
      <w:r w:rsidR="000417FB">
        <w:t>5</w:t>
      </w:r>
      <w:r>
        <w:t>).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r>
        <w:t xml:space="preserve"> to other educational institutions. </w:t>
      </w:r>
    </w:p>
    <w:p w14:paraId="7331602D" w14:textId="4843A598" w:rsidR="000B446B" w:rsidRDefault="000B446B"/>
    <w:p w14:paraId="66348CD0" w14:textId="4F321E17" w:rsidR="000B446B" w:rsidRPr="00C832E7" w:rsidRDefault="00FD6600">
      <w:pPr>
        <w:rPr>
          <w:b/>
          <w:bCs/>
        </w:rPr>
      </w:pPr>
      <w:r w:rsidRPr="00C832E7">
        <w:rPr>
          <w:b/>
          <w:bCs/>
        </w:rPr>
        <w:t>Data Accessibility Statement</w:t>
      </w:r>
    </w:p>
    <w:p w14:paraId="50B93E7B" w14:textId="6D9EE4A0" w:rsidR="00FD6600" w:rsidRDefault="00FD6600"/>
    <w:p w14:paraId="03B5B634" w14:textId="1E1CA937" w:rsidR="00FD6600" w:rsidRDefault="001C11DB">
      <w:r>
        <w:t>The</w:t>
      </w:r>
      <w:r w:rsidR="003A32B2">
        <w:t xml:space="preserve"> field</w:t>
      </w:r>
      <w:r>
        <w:t xml:space="preserve"> sampling methods handout </w:t>
      </w:r>
      <w:r w:rsidR="003A32B2">
        <w:t xml:space="preserve">provided to students </w:t>
      </w:r>
      <w:r>
        <w:t>(Supplemental File 1), laboratory</w:t>
      </w:r>
      <w:r w:rsidR="003A32B2">
        <w:t xml:space="preserve"> </w:t>
      </w:r>
      <w:r>
        <w:t xml:space="preserve">methods handout </w:t>
      </w:r>
      <w:r w:rsidR="003A32B2">
        <w:t xml:space="preserve">provided to students </w:t>
      </w:r>
      <w:r>
        <w:t>(Supplemental File 2), i</w:t>
      </w:r>
      <w:r w:rsidR="00FD6600">
        <w:t>ntroductory and advanced R tutorials</w:t>
      </w:r>
      <w:r w:rsidR="00C832E7">
        <w:t xml:space="preserve"> (Supplemental Files 3 and 4, respectively)</w:t>
      </w:r>
      <w:r w:rsidR="00FD6600">
        <w:t>, instructor keys</w:t>
      </w:r>
      <w:r w:rsidR="00C832E7">
        <w:t xml:space="preserve"> (Supplemental Files 3</w:t>
      </w:r>
      <w:r w:rsidR="00DA75FC">
        <w:t>K</w:t>
      </w:r>
      <w:r w:rsidR="00C832E7">
        <w:t>ey and 4</w:t>
      </w:r>
      <w:r w:rsidR="00DA75FC">
        <w:t>K</w:t>
      </w:r>
      <w:r w:rsidR="00C832E7">
        <w:t>ey, respectively)</w:t>
      </w:r>
      <w:r w:rsidR="00FD6600">
        <w:t xml:space="preserve">, </w:t>
      </w:r>
      <w:r>
        <w:t xml:space="preserve">materials list and budget (Supplemental File 5), </w:t>
      </w:r>
      <w:r w:rsidR="00FD6600">
        <w:t xml:space="preserve">a software helpfile </w:t>
      </w:r>
      <w:r w:rsidR="00C832E7">
        <w:t xml:space="preserve">for instructors (Supplemental File 6), and </w:t>
      </w:r>
      <w:r w:rsidR="003A32B2">
        <w:t xml:space="preserve">a </w:t>
      </w:r>
      <w:r w:rsidR="006F2CED">
        <w:t xml:space="preserve">spreadsheet of </w:t>
      </w:r>
      <w:r w:rsidR="00C832E7">
        <w:t xml:space="preserve">raw data used in this exercise </w:t>
      </w:r>
      <w:r w:rsidR="006F2CED">
        <w:t xml:space="preserve">in Microsoft Excel format </w:t>
      </w:r>
      <w:r w:rsidR="00C832E7">
        <w:t>(</w:t>
      </w:r>
      <w:r w:rsidR="001F3A06">
        <w:t>Supplemental File 7 [</w:t>
      </w:r>
      <w:r w:rsidR="001F3A06" w:rsidRPr="001F3A06">
        <w:t>2019_EA_Houston_class project.xlsx</w:t>
      </w:r>
      <w:r w:rsidR="001F3A06">
        <w:t>]</w:t>
      </w:r>
      <w:r w:rsidR="00C832E7">
        <w:t xml:space="preserve">; See </w:t>
      </w:r>
      <w:r w:rsidR="006F2CED">
        <w:t xml:space="preserve">also </w:t>
      </w:r>
      <w:r w:rsidR="00C832E7">
        <w:t xml:space="preserve">Table 2) </w:t>
      </w:r>
      <w:r w:rsidR="00FD6600">
        <w:t>are available via public GitHub repository:</w:t>
      </w:r>
      <w:r w:rsidR="00101F77" w:rsidRPr="00101F77">
        <w:t xml:space="preserve"> </w:t>
      </w:r>
      <w:hyperlink r:id="rId9" w:history="1">
        <w:r w:rsidR="00101F77">
          <w:rPr>
            <w:rStyle w:val="Hyperlink"/>
          </w:rPr>
          <w:t>https://github.com/hannahcarroll/Aquatic-isotopes-public</w:t>
        </w:r>
      </w:hyperlink>
    </w:p>
    <w:p w14:paraId="59053FE7" w14:textId="77777777" w:rsidR="00FD6600" w:rsidRDefault="00FD6600"/>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4781735C"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Organisms are not drawn to scale.</w:t>
      </w:r>
      <w:r w:rsidR="00AF7971">
        <w:t xml:space="preserve"> Abbreviations are as follows: CPOM – coarse particulate organic matter; DOM – dissolved organic matter; FPOM – fine particulate organic matter.</w:t>
      </w:r>
      <w:r>
        <w:t xml:space="preserv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577D3F" w:rsidRDefault="00577D3F">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2">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3">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577D3F" w:rsidRDefault="00577D3F">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4"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5"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r>
              <w:t>Amphipoda</w:t>
            </w:r>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r>
              <w:t>Plecoptera</w:t>
            </w:r>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r>
              <w:t>Chironomidae</w:t>
            </w:r>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r>
              <w:t>Chironomidae</w:t>
            </w:r>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r>
              <w:t>Amphipoda</w:t>
            </w:r>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r>
              <w:t>Plecoptera</w:t>
            </w:r>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r>
              <w:t>Plecoptera</w:t>
            </w:r>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r>
              <w:t>Chironomidae</w:t>
            </w:r>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r>
              <w:t>Amphipoda</w:t>
            </w:r>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r>
              <w:t>Chironomidae</w:t>
            </w:r>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r>
              <w:t>Trichoptera</w:t>
            </w:r>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r>
              <w:t>Chironomidae</w:t>
            </w:r>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34522BE2" w:rsidR="004E5FF1" w:rsidRDefault="00E6237F">
      <w:r>
        <w:rPr>
          <w:vertAlign w:val="superscript"/>
        </w:rPr>
        <w:t>5</w:t>
      </w:r>
      <w:r>
        <w:t xml:space="preserve"> Misidentified samples – these samples were the same species of stonefly, not midges</w:t>
      </w:r>
      <w:r w:rsidR="000745A4">
        <w:t xml:space="preserve"> or mayflies</w:t>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69F3C5E8" w:rsidR="004E5FF1" w:rsidRDefault="00E6237F">
            <w:r>
              <w:t>-23.</w:t>
            </w:r>
            <w:r w:rsidR="00213D1A">
              <w:t>10</w:t>
            </w:r>
          </w:p>
        </w:tc>
        <w:tc>
          <w:tcPr>
            <w:tcW w:w="1007" w:type="dxa"/>
            <w:tcBorders>
              <w:top w:val="single" w:sz="4" w:space="0" w:color="000000"/>
            </w:tcBorders>
          </w:tcPr>
          <w:p w14:paraId="00000149" w14:textId="5F91C913" w:rsidR="004E5FF1" w:rsidRDefault="00E6237F">
            <w:r>
              <w:t>8.4</w:t>
            </w:r>
            <w:r w:rsidR="00213D1A">
              <w:t>1</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33156E00" w:rsidR="004E5FF1" w:rsidRDefault="00E6237F">
            <w:r>
              <w:t>-19.3</w:t>
            </w:r>
            <w:r w:rsidR="00213D1A">
              <w:t>7</w:t>
            </w:r>
          </w:p>
        </w:tc>
        <w:tc>
          <w:tcPr>
            <w:tcW w:w="1007" w:type="dxa"/>
          </w:tcPr>
          <w:p w14:paraId="00000151" w14:textId="76DBCF6A" w:rsidR="004E5FF1" w:rsidRDefault="00E6237F">
            <w:r>
              <w:t>8.80</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5829C799" w:rsidR="004E5FF1" w:rsidRDefault="00E6237F">
            <w:r>
              <w:t>-26.58</w:t>
            </w:r>
          </w:p>
        </w:tc>
        <w:tc>
          <w:tcPr>
            <w:tcW w:w="1007" w:type="dxa"/>
          </w:tcPr>
          <w:p w14:paraId="00000158" w14:textId="4AABCCA7" w:rsidR="004E5FF1" w:rsidRDefault="00E6237F">
            <w:r>
              <w:t>9.4</w:t>
            </w:r>
            <w:r w:rsidR="00213D1A">
              <w:t>2</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4F41F7B5" w:rsidR="004E5FF1" w:rsidRDefault="00E6237F">
            <w:r>
              <w:t>-24.3</w:t>
            </w:r>
            <w:r w:rsidR="00213D1A">
              <w:t>8</w:t>
            </w:r>
          </w:p>
        </w:tc>
        <w:tc>
          <w:tcPr>
            <w:tcW w:w="1007" w:type="dxa"/>
          </w:tcPr>
          <w:p w14:paraId="0000015F" w14:textId="42796F33" w:rsidR="004E5FF1" w:rsidRDefault="00E6237F">
            <w:r>
              <w:t>8.0</w:t>
            </w:r>
            <w:r w:rsidR="00213D1A">
              <w:t>7</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30C8CC7F" w:rsidR="004E5FF1" w:rsidRDefault="00E6237F">
            <w:r>
              <w:t>-18.87</w:t>
            </w:r>
          </w:p>
        </w:tc>
        <w:tc>
          <w:tcPr>
            <w:tcW w:w="1007" w:type="dxa"/>
          </w:tcPr>
          <w:p w14:paraId="00000166" w14:textId="47ABCEBE" w:rsidR="004E5FF1" w:rsidRDefault="00E6237F">
            <w:r>
              <w:t>19.80</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6FE48356" w:rsidR="004E5FF1" w:rsidRDefault="00E6237F">
            <w:r>
              <w:t>-23.1</w:t>
            </w:r>
            <w:r w:rsidR="00213D1A">
              <w:t>5</w:t>
            </w:r>
          </w:p>
        </w:tc>
        <w:tc>
          <w:tcPr>
            <w:tcW w:w="1007" w:type="dxa"/>
          </w:tcPr>
          <w:p w14:paraId="0000016D" w14:textId="6CCFDB81" w:rsidR="004E5FF1" w:rsidRDefault="00E6237F">
            <w:r>
              <w:t>10.4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16454594" w:rsidR="004E5FF1" w:rsidRDefault="00E6237F">
            <w:r>
              <w:t>-24.3</w:t>
            </w:r>
            <w:r w:rsidR="00213D1A">
              <w:t>8</w:t>
            </w:r>
          </w:p>
        </w:tc>
        <w:tc>
          <w:tcPr>
            <w:tcW w:w="1007" w:type="dxa"/>
          </w:tcPr>
          <w:p w14:paraId="00000174" w14:textId="7D24CB56" w:rsidR="004E5FF1" w:rsidRDefault="00E6237F">
            <w:r>
              <w:t>9.06</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A8B04BF" w:rsidR="004E5FF1" w:rsidRDefault="00E6237F">
            <w:r>
              <w:t>-29.51</w:t>
            </w:r>
          </w:p>
        </w:tc>
        <w:tc>
          <w:tcPr>
            <w:tcW w:w="1007" w:type="dxa"/>
          </w:tcPr>
          <w:p w14:paraId="0000017B" w14:textId="0DFFDEC9" w:rsidR="004E5FF1" w:rsidRDefault="00E6237F">
            <w:r>
              <w:t>8.</w:t>
            </w:r>
            <w:r w:rsidR="00213D1A">
              <w:t>40</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9F6B09E" w:rsidR="004E5FF1" w:rsidRDefault="00E6237F">
            <w:r>
              <w:t>-27.2</w:t>
            </w:r>
            <w:r w:rsidR="00213D1A">
              <w:t>5</w:t>
            </w:r>
          </w:p>
        </w:tc>
        <w:tc>
          <w:tcPr>
            <w:tcW w:w="1007" w:type="dxa"/>
          </w:tcPr>
          <w:p w14:paraId="00000182" w14:textId="2C1271E7" w:rsidR="004E5FF1" w:rsidRDefault="00E6237F">
            <w:r>
              <w:t>8.88</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1BFE9E80" w:rsidR="004E5FF1" w:rsidRDefault="00E6237F">
            <w:r>
              <w:t>-17.5</w:t>
            </w:r>
            <w:r w:rsidR="00213D1A">
              <w:t>4</w:t>
            </w:r>
          </w:p>
        </w:tc>
        <w:tc>
          <w:tcPr>
            <w:tcW w:w="1007" w:type="dxa"/>
          </w:tcPr>
          <w:p w14:paraId="00000189" w14:textId="0CD78537" w:rsidR="004E5FF1" w:rsidRDefault="00E6237F">
            <w:r>
              <w:t>49.2</w:t>
            </w:r>
            <w:r w:rsidR="00213D1A">
              <w:t>6</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12134DD3" w:rsidR="004E5FF1" w:rsidRDefault="00E6237F">
            <w:r>
              <w:t>-26.01</w:t>
            </w:r>
          </w:p>
        </w:tc>
        <w:tc>
          <w:tcPr>
            <w:tcW w:w="1007" w:type="dxa"/>
          </w:tcPr>
          <w:p w14:paraId="00000190" w14:textId="431E3C3D" w:rsidR="004E5FF1" w:rsidRDefault="00E6237F">
            <w:r>
              <w:t>8.50</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099D4969" w:rsidR="004E5FF1" w:rsidRDefault="00E6237F">
            <w:r>
              <w:t>-26.20</w:t>
            </w:r>
          </w:p>
        </w:tc>
        <w:tc>
          <w:tcPr>
            <w:tcW w:w="1007" w:type="dxa"/>
          </w:tcPr>
          <w:p w14:paraId="00000197" w14:textId="7D1DC6CF" w:rsidR="004E5FF1" w:rsidRDefault="00E6237F">
            <w:r>
              <w:t>7.4</w:t>
            </w:r>
            <w:r w:rsidR="00213D1A">
              <w:t>1</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215E5A2" w:rsidR="004E5FF1" w:rsidRDefault="00E6237F">
            <w:r>
              <w:t>-26.78</w:t>
            </w:r>
          </w:p>
        </w:tc>
        <w:tc>
          <w:tcPr>
            <w:tcW w:w="1007" w:type="dxa"/>
          </w:tcPr>
          <w:p w14:paraId="0000019E" w14:textId="7A60EF34" w:rsidR="004E5FF1" w:rsidRDefault="00E6237F">
            <w:r>
              <w:t>10.51</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4D17634C" w:rsidR="004E5FF1" w:rsidRDefault="00E6237F">
            <w:r>
              <w:t>-22.58</w:t>
            </w:r>
          </w:p>
        </w:tc>
        <w:tc>
          <w:tcPr>
            <w:tcW w:w="1007" w:type="dxa"/>
          </w:tcPr>
          <w:p w14:paraId="000001A5" w14:textId="73C58F67" w:rsidR="004E5FF1" w:rsidRDefault="00E6237F">
            <w:r>
              <w:t>8.62</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372B51E5" w:rsidR="004E5FF1" w:rsidRDefault="00E6237F">
            <w:r>
              <w:t>-25.8</w:t>
            </w:r>
            <w:r w:rsidR="00213D1A">
              <w:t>7</w:t>
            </w:r>
          </w:p>
        </w:tc>
        <w:tc>
          <w:tcPr>
            <w:tcW w:w="1007" w:type="dxa"/>
          </w:tcPr>
          <w:p w14:paraId="000001AC" w14:textId="1FB73318" w:rsidR="004E5FF1" w:rsidRDefault="00E6237F">
            <w:r>
              <w:t>6.9</w:t>
            </w:r>
            <w:r w:rsidR="00213D1A">
              <w:t>4</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13F18F7E" w:rsidR="004E5FF1" w:rsidRDefault="00E6237F">
            <w:r>
              <w:t>-27.25</w:t>
            </w:r>
          </w:p>
        </w:tc>
        <w:tc>
          <w:tcPr>
            <w:tcW w:w="1007" w:type="dxa"/>
          </w:tcPr>
          <w:p w14:paraId="000001B3" w14:textId="14B6BDEF" w:rsidR="004E5FF1" w:rsidRDefault="00E6237F">
            <w:r>
              <w:t>9.6</w:t>
            </w:r>
            <w:r w:rsidR="00213D1A">
              <w:t>2</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351A8B52" w:rsidR="004E5FF1" w:rsidRDefault="00E6237F">
            <w:r>
              <w:t>-26.43</w:t>
            </w:r>
          </w:p>
        </w:tc>
        <w:tc>
          <w:tcPr>
            <w:tcW w:w="1007" w:type="dxa"/>
          </w:tcPr>
          <w:p w14:paraId="000001BA" w14:textId="637B44CB" w:rsidR="004E5FF1" w:rsidRDefault="00E6237F">
            <w:r>
              <w:t>7.6</w:t>
            </w:r>
            <w:r w:rsidR="00213D1A">
              <w:t>8</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565FAB9E" w:rsidR="004E5FF1" w:rsidRDefault="00E6237F">
            <w:r>
              <w:t>-22.75</w:t>
            </w:r>
          </w:p>
        </w:tc>
        <w:tc>
          <w:tcPr>
            <w:tcW w:w="1007" w:type="dxa"/>
          </w:tcPr>
          <w:p w14:paraId="000001C1" w14:textId="0B0B02E1" w:rsidR="004E5FF1" w:rsidRDefault="00E6237F">
            <w:r>
              <w:t>8.50</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2F47BCA4" w:rsidR="004E5FF1" w:rsidRDefault="00E6237F">
            <w:r>
              <w:t>-27.48</w:t>
            </w:r>
          </w:p>
        </w:tc>
        <w:tc>
          <w:tcPr>
            <w:tcW w:w="1007" w:type="dxa"/>
            <w:tcBorders>
              <w:bottom w:val="single" w:sz="4" w:space="0" w:color="000000"/>
            </w:tcBorders>
          </w:tcPr>
          <w:p w14:paraId="000001C8" w14:textId="407A3121" w:rsidR="004E5FF1" w:rsidRDefault="00E6237F">
            <w:r>
              <w:t>11.33</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7C44A3C8" w:rsidR="00E413AA" w:rsidRDefault="00E73482">
      <w:r>
        <w:t>We</w:t>
      </w:r>
      <w:r w:rsidR="00E413AA">
        <w:t xml:space="preserve"> thank </w:t>
      </w:r>
      <w:r w:rsidR="00792ECB">
        <w:t xml:space="preserve">Kevin Alexander for sharing knowledge of aquatic invertebrates in the Taylor </w:t>
      </w:r>
      <w:r w:rsidR="000745A4">
        <w:t>River</w:t>
      </w:r>
      <w:r w:rsidR="00792ECB">
        <w:t xml:space="preserve">, Jacqueline Galang for testing the introductory and advanced R exercises and providing feedback, Justin Conover for reviewing earlier versions of R code, Miles Perry for information technology support, Kayla Wernsing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19"/>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3A842" w14:textId="77777777" w:rsidR="00CB4666" w:rsidRDefault="00CB4666" w:rsidP="008106CE">
      <w:r>
        <w:separator/>
      </w:r>
    </w:p>
  </w:endnote>
  <w:endnote w:type="continuationSeparator" w:id="0">
    <w:p w14:paraId="7AE264D1" w14:textId="77777777" w:rsidR="00CB4666" w:rsidRDefault="00CB4666"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577D3F" w:rsidRDefault="00577D3F"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577D3F" w:rsidRDefault="00577D3F"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B5317" w14:textId="77777777" w:rsidR="00CB4666" w:rsidRDefault="00CB4666" w:rsidP="008106CE">
      <w:r>
        <w:separator/>
      </w:r>
    </w:p>
  </w:footnote>
  <w:footnote w:type="continuationSeparator" w:id="0">
    <w:p w14:paraId="264E5A42" w14:textId="77777777" w:rsidR="00CB4666" w:rsidRDefault="00CB4666"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17FB"/>
    <w:rsid w:val="000437EA"/>
    <w:rsid w:val="0006505D"/>
    <w:rsid w:val="00073359"/>
    <w:rsid w:val="00073CB6"/>
    <w:rsid w:val="000743F9"/>
    <w:rsid w:val="000745A4"/>
    <w:rsid w:val="000B446B"/>
    <w:rsid w:val="001016FB"/>
    <w:rsid w:val="00101F77"/>
    <w:rsid w:val="001136EC"/>
    <w:rsid w:val="001406B3"/>
    <w:rsid w:val="001719B1"/>
    <w:rsid w:val="001A1F4D"/>
    <w:rsid w:val="001B036A"/>
    <w:rsid w:val="001B3612"/>
    <w:rsid w:val="001C11DB"/>
    <w:rsid w:val="001F3A06"/>
    <w:rsid w:val="00213D1A"/>
    <w:rsid w:val="002752AC"/>
    <w:rsid w:val="002C0EB9"/>
    <w:rsid w:val="002F75BF"/>
    <w:rsid w:val="00317A7F"/>
    <w:rsid w:val="0032249A"/>
    <w:rsid w:val="003264B6"/>
    <w:rsid w:val="003364F9"/>
    <w:rsid w:val="00337836"/>
    <w:rsid w:val="003A32B2"/>
    <w:rsid w:val="003F6C2F"/>
    <w:rsid w:val="0041344F"/>
    <w:rsid w:val="0044205D"/>
    <w:rsid w:val="00447565"/>
    <w:rsid w:val="004E5FF1"/>
    <w:rsid w:val="004F1A84"/>
    <w:rsid w:val="0050480D"/>
    <w:rsid w:val="005104C8"/>
    <w:rsid w:val="0053635C"/>
    <w:rsid w:val="00545AF5"/>
    <w:rsid w:val="00561899"/>
    <w:rsid w:val="0057145C"/>
    <w:rsid w:val="00577D3F"/>
    <w:rsid w:val="00585A35"/>
    <w:rsid w:val="005E1F53"/>
    <w:rsid w:val="005F3ABB"/>
    <w:rsid w:val="005F59C6"/>
    <w:rsid w:val="00602B77"/>
    <w:rsid w:val="00610383"/>
    <w:rsid w:val="0062662B"/>
    <w:rsid w:val="006756E3"/>
    <w:rsid w:val="00692BA1"/>
    <w:rsid w:val="006B320F"/>
    <w:rsid w:val="006B45B3"/>
    <w:rsid w:val="006B6842"/>
    <w:rsid w:val="006D0EBB"/>
    <w:rsid w:val="006E35CC"/>
    <w:rsid w:val="006E5427"/>
    <w:rsid w:val="006F2CED"/>
    <w:rsid w:val="00705C08"/>
    <w:rsid w:val="00744466"/>
    <w:rsid w:val="00745A9D"/>
    <w:rsid w:val="007510C2"/>
    <w:rsid w:val="00776223"/>
    <w:rsid w:val="00792ECB"/>
    <w:rsid w:val="007B5350"/>
    <w:rsid w:val="007B7477"/>
    <w:rsid w:val="008106CE"/>
    <w:rsid w:val="00817597"/>
    <w:rsid w:val="00852173"/>
    <w:rsid w:val="00857796"/>
    <w:rsid w:val="0091446C"/>
    <w:rsid w:val="0093633E"/>
    <w:rsid w:val="00942430"/>
    <w:rsid w:val="0096773C"/>
    <w:rsid w:val="00984EF1"/>
    <w:rsid w:val="009972DF"/>
    <w:rsid w:val="00A71A4A"/>
    <w:rsid w:val="00A80E47"/>
    <w:rsid w:val="00AB6337"/>
    <w:rsid w:val="00AC3FB9"/>
    <w:rsid w:val="00AD3582"/>
    <w:rsid w:val="00AE0242"/>
    <w:rsid w:val="00AE329B"/>
    <w:rsid w:val="00AF7971"/>
    <w:rsid w:val="00B0088C"/>
    <w:rsid w:val="00B23610"/>
    <w:rsid w:val="00B24C68"/>
    <w:rsid w:val="00B318A1"/>
    <w:rsid w:val="00B43253"/>
    <w:rsid w:val="00C111F7"/>
    <w:rsid w:val="00C347E5"/>
    <w:rsid w:val="00C47F68"/>
    <w:rsid w:val="00C5344D"/>
    <w:rsid w:val="00C64638"/>
    <w:rsid w:val="00C6486D"/>
    <w:rsid w:val="00C832E7"/>
    <w:rsid w:val="00CB4666"/>
    <w:rsid w:val="00CF1120"/>
    <w:rsid w:val="00CF198F"/>
    <w:rsid w:val="00D22CC5"/>
    <w:rsid w:val="00D417F0"/>
    <w:rsid w:val="00D622CC"/>
    <w:rsid w:val="00DA75FC"/>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 w:val="00FD6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hannahcarroll/Aquatic-isotopes-public"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BC129A-02A3-46B1-8A8B-14B954FD7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4</Pages>
  <Words>26132</Words>
  <Characters>148958</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11</cp:revision>
  <cp:lastPrinted>2019-09-16T15:40:00Z</cp:lastPrinted>
  <dcterms:created xsi:type="dcterms:W3CDTF">2019-09-16T15:35:00Z</dcterms:created>
  <dcterms:modified xsi:type="dcterms:W3CDTF">2019-09-1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